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1F444AA4"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1"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30A1B93A"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3149366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0AC245AB"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1EDC4F2E"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67004EB" w14:textId="05CD4904"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59C9912" w14:textId="3297017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31753421"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9B60531" w14:textId="0FFA31E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66F78" w14:textId="77777777" w:rsidR="00BE51A8" w:rsidRDefault="00BE51A8">
      <w:pPr>
        <w:spacing w:after="0" w:line="240" w:lineRule="auto"/>
      </w:pPr>
      <w:r>
        <w:separator/>
      </w:r>
    </w:p>
  </w:endnote>
  <w:endnote w:type="continuationSeparator" w:id="0">
    <w:p w14:paraId="7034E2FE" w14:textId="77777777" w:rsidR="00BE51A8" w:rsidRDefault="00BE5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0FD37" w14:textId="77777777" w:rsidR="00BE51A8" w:rsidRDefault="00BE51A8">
      <w:pPr>
        <w:spacing w:after="0" w:line="240" w:lineRule="auto"/>
      </w:pPr>
      <w:r>
        <w:separator/>
      </w:r>
    </w:p>
  </w:footnote>
  <w:footnote w:type="continuationSeparator" w:id="0">
    <w:p w14:paraId="76CCA000" w14:textId="77777777" w:rsidR="00BE51A8" w:rsidRDefault="00BE51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1A8"/>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65</Pages>
  <Words>22238</Words>
  <Characters>126761</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3</cp:revision>
  <cp:lastPrinted>2023-07-12T05:37:00Z</cp:lastPrinted>
  <dcterms:created xsi:type="dcterms:W3CDTF">2023-07-11T06:39:00Z</dcterms:created>
  <dcterms:modified xsi:type="dcterms:W3CDTF">2023-07-1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